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91600DB" w14:textId="77777777" w:rsidR="00BB169C" w:rsidRPr="00C35BBD" w:rsidRDefault="00BB169C" w:rsidP="00401F93">
      <w:pPr>
        <w:pStyle w:val="Ttulo"/>
        <w:rPr>
          <w:b/>
          <w:bCs/>
          <w:color w:val="000000" w:themeColor="text1"/>
        </w:rPr>
      </w:pPr>
    </w:p>
    <w:p w14:paraId="63D6A8A7" w14:textId="77777777" w:rsidR="00BB169C" w:rsidRPr="00C35BBD" w:rsidRDefault="00BB169C" w:rsidP="00401F93">
      <w:pPr>
        <w:pStyle w:val="Ttulo"/>
        <w:rPr>
          <w:b/>
          <w:bCs/>
          <w:color w:val="000000" w:themeColor="text1"/>
        </w:rPr>
      </w:pPr>
    </w:p>
    <w:p w14:paraId="51605F19" w14:textId="77777777" w:rsidR="00BB169C" w:rsidRPr="00C35BBD" w:rsidRDefault="00BB169C" w:rsidP="00401F93">
      <w:pPr>
        <w:pStyle w:val="Ttulo"/>
        <w:rPr>
          <w:b/>
          <w:bCs/>
          <w:color w:val="000000" w:themeColor="text1"/>
        </w:rPr>
      </w:pPr>
    </w:p>
    <w:p w14:paraId="544FAA7D" w14:textId="77777777" w:rsidR="00BB169C" w:rsidRPr="00C35BBD" w:rsidRDefault="00BB169C" w:rsidP="00401F93">
      <w:pPr>
        <w:pStyle w:val="Ttulo"/>
        <w:rPr>
          <w:b/>
          <w:bCs/>
          <w:color w:val="000000" w:themeColor="text1"/>
        </w:rPr>
      </w:pPr>
    </w:p>
    <w:p w14:paraId="014B6671" w14:textId="77777777" w:rsidR="00BB169C" w:rsidRPr="00C35BBD" w:rsidRDefault="00BB169C" w:rsidP="00401F93">
      <w:pPr>
        <w:pStyle w:val="Ttulo"/>
        <w:rPr>
          <w:b/>
          <w:bCs/>
          <w:color w:val="000000" w:themeColor="text1"/>
        </w:rPr>
      </w:pPr>
    </w:p>
    <w:p w14:paraId="71BEECD9" w14:textId="52ED72E4" w:rsidR="00F35DC6" w:rsidRPr="001E4D9E" w:rsidRDefault="00366DDB" w:rsidP="00401F93">
      <w:pPr>
        <w:pStyle w:val="Ttulo1"/>
        <w:rPr>
          <w:rFonts w:ascii="Arial" w:hAnsi="Arial" w:cs="Arial"/>
          <w:b/>
          <w:bCs/>
          <w:color w:val="000000" w:themeColor="text1"/>
          <w:sz w:val="72"/>
          <w:szCs w:val="72"/>
        </w:rPr>
      </w:pPr>
      <w:r w:rsidRPr="001E4D9E">
        <w:rPr>
          <w:rFonts w:ascii="Arial" w:hAnsi="Arial" w:cs="Arial"/>
          <w:b/>
          <w:bCs/>
          <w:color w:val="000000" w:themeColor="text1"/>
          <w:sz w:val="72"/>
          <w:szCs w:val="72"/>
        </w:rPr>
        <w:t>FENCE</w:t>
      </w:r>
    </w:p>
    <w:p w14:paraId="7A5D73AF" w14:textId="0231E2DC" w:rsidR="00366DDB" w:rsidRPr="00D32130" w:rsidRDefault="00366DDB" w:rsidP="00366DDB">
      <w:pPr>
        <w:pStyle w:val="Subttulo"/>
        <w:rPr>
          <w:b/>
          <w:bCs/>
          <w:i/>
          <w:iCs/>
          <w:color w:val="000000" w:themeColor="text1"/>
        </w:rPr>
      </w:pPr>
      <w:r w:rsidRPr="00D32130">
        <w:rPr>
          <w:b/>
          <w:bCs/>
          <w:i/>
          <w:iCs/>
          <w:color w:val="000000" w:themeColor="text1"/>
        </w:rPr>
        <w:t xml:space="preserve">A </w:t>
      </w:r>
      <w:r w:rsidR="00D32130" w:rsidRPr="00D32130">
        <w:rPr>
          <w:b/>
          <w:bCs/>
          <w:i/>
          <w:iCs/>
          <w:color w:val="000000" w:themeColor="text1"/>
        </w:rPr>
        <w:t>f</w:t>
      </w:r>
      <w:r w:rsidRPr="00D32130">
        <w:rPr>
          <w:b/>
          <w:bCs/>
          <w:i/>
          <w:iCs/>
          <w:color w:val="000000" w:themeColor="text1"/>
        </w:rPr>
        <w:t>uzzy sociotechnical congruence measurer</w:t>
      </w:r>
    </w:p>
    <w:p w14:paraId="55DC1EB1" w14:textId="78925845" w:rsidR="00BB169C" w:rsidRPr="00366DDB" w:rsidRDefault="00BB169C" w:rsidP="00401F93">
      <w:pPr>
        <w:rPr>
          <w:color w:val="000000" w:themeColor="text1"/>
        </w:rPr>
      </w:pPr>
    </w:p>
    <w:p w14:paraId="08B2947E" w14:textId="77777777" w:rsidR="00BB169C" w:rsidRPr="00366DDB" w:rsidRDefault="00BB169C" w:rsidP="00401F93">
      <w:pPr>
        <w:rPr>
          <w:color w:val="000000" w:themeColor="text1"/>
        </w:rPr>
      </w:pPr>
    </w:p>
    <w:p w14:paraId="3BDA4CED" w14:textId="77777777" w:rsidR="00BB169C" w:rsidRPr="00366DDB" w:rsidRDefault="00BB169C" w:rsidP="00401F93">
      <w:pPr>
        <w:rPr>
          <w:color w:val="000000" w:themeColor="text1"/>
        </w:rPr>
      </w:pPr>
    </w:p>
    <w:p w14:paraId="02E7A255" w14:textId="77777777" w:rsidR="00BB169C" w:rsidRPr="00366DDB" w:rsidRDefault="00BB169C" w:rsidP="00401F93">
      <w:pPr>
        <w:rPr>
          <w:color w:val="000000" w:themeColor="text1"/>
        </w:rPr>
      </w:pPr>
    </w:p>
    <w:p w14:paraId="640E441C" w14:textId="77777777" w:rsidR="00BB169C" w:rsidRPr="00366DDB" w:rsidRDefault="00BB169C" w:rsidP="00401F93">
      <w:pPr>
        <w:rPr>
          <w:color w:val="000000" w:themeColor="text1"/>
        </w:rPr>
      </w:pPr>
    </w:p>
    <w:p w14:paraId="4C1D00DC" w14:textId="77777777" w:rsidR="00BB169C" w:rsidRPr="00366DDB" w:rsidRDefault="00BB169C" w:rsidP="00401F93">
      <w:pPr>
        <w:rPr>
          <w:color w:val="000000" w:themeColor="text1"/>
        </w:rPr>
      </w:pPr>
    </w:p>
    <w:p w14:paraId="75CA7E4A" w14:textId="77777777" w:rsidR="00BB169C" w:rsidRPr="00366DDB" w:rsidRDefault="00BB169C" w:rsidP="00401F93">
      <w:pPr>
        <w:rPr>
          <w:color w:val="000000" w:themeColor="text1"/>
        </w:rPr>
      </w:pPr>
    </w:p>
    <w:p w14:paraId="0379C3F4" w14:textId="77777777" w:rsidR="00BB169C" w:rsidRPr="00366DDB" w:rsidRDefault="00BB169C" w:rsidP="00401F93">
      <w:pPr>
        <w:rPr>
          <w:color w:val="000000" w:themeColor="text1"/>
        </w:rPr>
      </w:pPr>
    </w:p>
    <w:p w14:paraId="67193128" w14:textId="77777777" w:rsidR="00BB169C" w:rsidRPr="00366DDB" w:rsidRDefault="00BB169C" w:rsidP="00401F93">
      <w:pPr>
        <w:rPr>
          <w:color w:val="000000" w:themeColor="text1"/>
        </w:rPr>
      </w:pPr>
    </w:p>
    <w:p w14:paraId="5B6D575A" w14:textId="77777777" w:rsidR="00BB169C" w:rsidRPr="00366DDB" w:rsidRDefault="00BB169C" w:rsidP="00401F93">
      <w:pPr>
        <w:rPr>
          <w:color w:val="000000" w:themeColor="text1"/>
        </w:rPr>
      </w:pPr>
    </w:p>
    <w:p w14:paraId="46FB2CE8" w14:textId="77777777" w:rsidR="00BB169C" w:rsidRPr="00366DDB" w:rsidRDefault="00BB169C" w:rsidP="00401F93">
      <w:pPr>
        <w:rPr>
          <w:color w:val="000000" w:themeColor="text1"/>
        </w:rPr>
      </w:pPr>
    </w:p>
    <w:p w14:paraId="0D945124" w14:textId="77777777" w:rsidR="00BB169C" w:rsidRPr="00366DDB" w:rsidRDefault="00BB169C" w:rsidP="00401F93">
      <w:pPr>
        <w:rPr>
          <w:color w:val="000000" w:themeColor="text1"/>
        </w:rPr>
      </w:pPr>
    </w:p>
    <w:p w14:paraId="39CD1B84" w14:textId="77777777" w:rsidR="00BB169C" w:rsidRPr="00366DDB" w:rsidRDefault="00BB169C" w:rsidP="00401F93">
      <w:pPr>
        <w:rPr>
          <w:color w:val="000000" w:themeColor="text1"/>
        </w:rPr>
      </w:pPr>
    </w:p>
    <w:p w14:paraId="1D7EACCD" w14:textId="77777777" w:rsidR="00BB169C" w:rsidRPr="00366DDB" w:rsidRDefault="00BB169C" w:rsidP="00401F93">
      <w:pPr>
        <w:rPr>
          <w:color w:val="000000" w:themeColor="text1"/>
        </w:rPr>
      </w:pPr>
    </w:p>
    <w:p w14:paraId="7199F549" w14:textId="77777777" w:rsidR="00BB169C" w:rsidRPr="00366DDB" w:rsidRDefault="00BB169C" w:rsidP="00401F93">
      <w:pPr>
        <w:rPr>
          <w:color w:val="000000" w:themeColor="text1"/>
        </w:rPr>
      </w:pPr>
    </w:p>
    <w:p w14:paraId="25BBE949" w14:textId="77777777" w:rsidR="00BB169C" w:rsidRPr="00366DDB" w:rsidRDefault="00BB169C" w:rsidP="00401F93">
      <w:pPr>
        <w:rPr>
          <w:color w:val="000000" w:themeColor="text1"/>
        </w:rPr>
      </w:pPr>
    </w:p>
    <w:p w14:paraId="747CD107" w14:textId="77777777" w:rsidR="00BB169C" w:rsidRPr="00366DDB" w:rsidRDefault="00BB169C" w:rsidP="00401F93">
      <w:pPr>
        <w:rPr>
          <w:color w:val="000000" w:themeColor="text1"/>
        </w:rPr>
      </w:pPr>
    </w:p>
    <w:p w14:paraId="21514575" w14:textId="62FF3ABA" w:rsidR="00BB169C" w:rsidRPr="00D32130" w:rsidRDefault="00BB169C" w:rsidP="00401F93">
      <w:pPr>
        <w:jc w:val="right"/>
        <w:rPr>
          <w:i/>
          <w:iCs/>
          <w:color w:val="000000" w:themeColor="text1"/>
          <w:sz w:val="20"/>
          <w:szCs w:val="20"/>
          <w:lang w:val="es-ES"/>
        </w:rPr>
      </w:pPr>
      <w:r w:rsidRPr="00D32130">
        <w:rPr>
          <w:i/>
          <w:iCs/>
          <w:color w:val="000000" w:themeColor="text1"/>
          <w:sz w:val="36"/>
          <w:szCs w:val="36"/>
          <w:lang w:val="es-ES"/>
        </w:rPr>
        <w:t>Antonio Manjavacas Lucas</w:t>
      </w:r>
    </w:p>
    <w:p w14:paraId="769FA167" w14:textId="77777777" w:rsidR="00BB169C" w:rsidRPr="00366DDB" w:rsidRDefault="00BB169C" w:rsidP="00401F93">
      <w:pPr>
        <w:pStyle w:val="Ttulo1"/>
        <w:rPr>
          <w:b/>
          <w:bCs/>
          <w:color w:val="000000" w:themeColor="text1"/>
          <w:lang w:val="es-ES"/>
        </w:rPr>
      </w:pPr>
      <w:r w:rsidRPr="00366DDB">
        <w:rPr>
          <w:b/>
          <w:bCs/>
          <w:color w:val="000000" w:themeColor="text1"/>
          <w:lang w:val="es-ES"/>
        </w:rPr>
        <w:lastRenderedPageBreak/>
        <w:br w:type="page"/>
      </w:r>
    </w:p>
    <w:p w14:paraId="5F3A6D3E" w14:textId="326BF87E" w:rsidR="00BB169C" w:rsidRPr="00366DDB" w:rsidRDefault="0064360E" w:rsidP="00401F93">
      <w:pPr>
        <w:pStyle w:val="Ttulo1"/>
        <w:rPr>
          <w:b/>
          <w:bCs/>
          <w:color w:val="000000" w:themeColor="text1"/>
          <w:lang w:val="es-ES"/>
        </w:rPr>
      </w:pPr>
      <w:r w:rsidRPr="00366DDB">
        <w:rPr>
          <w:b/>
          <w:bCs/>
          <w:color w:val="000000" w:themeColor="text1"/>
          <w:lang w:val="es-ES"/>
        </w:rPr>
        <w:lastRenderedPageBreak/>
        <w:t>Resumen</w:t>
      </w:r>
    </w:p>
    <w:p w14:paraId="1BF05A7B" w14:textId="44A59D32" w:rsidR="00F246F2" w:rsidRPr="00366DDB" w:rsidRDefault="00F246F2" w:rsidP="00401F93">
      <w:pPr>
        <w:rPr>
          <w:rFonts w:ascii="Times New Roman" w:hAnsi="Times New Roman" w:cs="Times New Roman"/>
          <w:color w:val="000000" w:themeColor="text1"/>
          <w:lang w:val="es-ES"/>
        </w:rPr>
      </w:pPr>
    </w:p>
    <w:p w14:paraId="208C5E16" w14:textId="511690F6" w:rsidR="00BB169C" w:rsidRPr="00366DDB" w:rsidRDefault="00BB169C" w:rsidP="00C52BF0">
      <w:pPr>
        <w:ind w:firstLine="0"/>
        <w:rPr>
          <w:color w:val="000000" w:themeColor="text1"/>
          <w:lang w:val="es-ES"/>
        </w:rPr>
      </w:pPr>
      <w:r w:rsidRPr="00366DDB">
        <w:rPr>
          <w:color w:val="000000" w:themeColor="text1"/>
          <w:lang w:val="es-ES"/>
        </w:rPr>
        <w:br w:type="page"/>
      </w:r>
    </w:p>
    <w:p w14:paraId="22B82C16" w14:textId="545C52BC" w:rsidR="00BB169C" w:rsidRPr="00366DDB" w:rsidRDefault="0064360E" w:rsidP="00401F93">
      <w:pPr>
        <w:pStyle w:val="Ttulo1"/>
        <w:rPr>
          <w:b/>
          <w:bCs/>
          <w:color w:val="000000" w:themeColor="text1"/>
          <w:lang w:val="es-ES"/>
        </w:rPr>
      </w:pPr>
      <w:r w:rsidRPr="00366DDB">
        <w:rPr>
          <w:b/>
          <w:bCs/>
          <w:color w:val="000000" w:themeColor="text1"/>
          <w:lang w:val="es-ES"/>
        </w:rPr>
        <w:lastRenderedPageBreak/>
        <w:t>Abstract</w:t>
      </w:r>
    </w:p>
    <w:p w14:paraId="21671E23" w14:textId="0E800583" w:rsidR="00BB169C" w:rsidRPr="00366DDB" w:rsidRDefault="00BB169C" w:rsidP="00401F93">
      <w:pPr>
        <w:rPr>
          <w:rFonts w:ascii="Times New Roman" w:hAnsi="Times New Roman" w:cs="Times New Roman"/>
          <w:color w:val="000000" w:themeColor="text1"/>
          <w:lang w:val="es-ES"/>
        </w:rPr>
      </w:pPr>
    </w:p>
    <w:p w14:paraId="60603952" w14:textId="6683EA9C" w:rsidR="00BB169C" w:rsidRPr="00366DDB" w:rsidRDefault="00BB169C" w:rsidP="00401F93">
      <w:pPr>
        <w:rPr>
          <w:color w:val="000000" w:themeColor="text1"/>
          <w:lang w:val="es-ES"/>
        </w:rPr>
      </w:pPr>
      <w:r w:rsidRPr="00366DDB">
        <w:rPr>
          <w:color w:val="000000" w:themeColor="text1"/>
          <w:lang w:val="es-ES"/>
        </w:rPr>
        <w:br w:type="page"/>
      </w:r>
    </w:p>
    <w:p w14:paraId="6DCC4B1F" w14:textId="4C363BA0" w:rsidR="00BB169C" w:rsidRPr="00C35BBD" w:rsidRDefault="00B52F82" w:rsidP="00401F93">
      <w:pPr>
        <w:pStyle w:val="Ttulo1"/>
        <w:numPr>
          <w:ilvl w:val="0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lastRenderedPageBreak/>
        <w:t>I</w:t>
      </w:r>
      <w:r w:rsidR="006B0CE1" w:rsidRPr="00C35BBD">
        <w:rPr>
          <w:b/>
          <w:bCs/>
          <w:color w:val="000000" w:themeColor="text1"/>
        </w:rPr>
        <w:t>NTRODUCTION</w:t>
      </w:r>
    </w:p>
    <w:p w14:paraId="26FFCA10" w14:textId="3DF783FB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63716C45" w14:textId="0C987FCE" w:rsidR="00BB169C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Motivation of the project</w:t>
      </w:r>
    </w:p>
    <w:p w14:paraId="72A989C0" w14:textId="77777777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60A418FC" w14:textId="19FB3570" w:rsidR="00BB169C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State of art</w:t>
      </w:r>
    </w:p>
    <w:p w14:paraId="0AF9A315" w14:textId="77777777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323EFCC3" w14:textId="6D788775" w:rsidR="00BB169C" w:rsidRPr="00C35BBD" w:rsidRDefault="00B52F82" w:rsidP="00401F93">
      <w:pPr>
        <w:pStyle w:val="Ttulo1"/>
        <w:numPr>
          <w:ilvl w:val="0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OBJECTIVES</w:t>
      </w:r>
    </w:p>
    <w:p w14:paraId="5B8F088D" w14:textId="77777777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258208F3" w14:textId="67E23AE5" w:rsidR="00BB169C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Main objective</w:t>
      </w:r>
    </w:p>
    <w:p w14:paraId="292C5898" w14:textId="77777777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254F934A" w14:textId="2BA2DEED" w:rsidR="00BB169C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Specific objectives</w:t>
      </w:r>
    </w:p>
    <w:p w14:paraId="19C5A19E" w14:textId="4DD5E1D8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12244913" w14:textId="438A61CA" w:rsidR="00BB169C" w:rsidRDefault="00B52F82" w:rsidP="00401F93">
      <w:pPr>
        <w:pStyle w:val="Ttulo1"/>
        <w:numPr>
          <w:ilvl w:val="0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METHODOLOGY</w:t>
      </w:r>
    </w:p>
    <w:p w14:paraId="1C663C62" w14:textId="7533DE53" w:rsidR="00BB169C" w:rsidRPr="001E4D9E" w:rsidRDefault="001E4D9E" w:rsidP="001E4D9E">
      <w:pPr>
        <w:spacing w:before="240"/>
      </w:pPr>
      <w:r w:rsidRPr="001E4D9E">
        <w:t xml:space="preserve">This chapter will address the definition and justification of the working methodology used, as well as the </w:t>
      </w:r>
      <w:r>
        <w:t xml:space="preserve">technological </w:t>
      </w:r>
      <w:r w:rsidRPr="001E4D9E">
        <w:t>resources employed to carry out this project.</w:t>
      </w:r>
    </w:p>
    <w:p w14:paraId="6FB98621" w14:textId="25610B13" w:rsidR="00CE548F" w:rsidRDefault="00CE548F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OpenUP</w:t>
      </w:r>
    </w:p>
    <w:p w14:paraId="16F2A7DB" w14:textId="1D416A9E" w:rsidR="001E4D9E" w:rsidRPr="001E4D9E" w:rsidRDefault="009C775C" w:rsidP="001E4D9E">
      <w:pPr>
        <w:tabs>
          <w:tab w:val="left" w:pos="1860"/>
        </w:tabs>
        <w:spacing w:before="240"/>
      </w:pPr>
      <w:r w:rsidRPr="009C775C">
        <w:t xml:space="preserve">The methodology chosen for the development of this project has been </w:t>
      </w:r>
      <w:r w:rsidRPr="00A41763">
        <w:rPr>
          <w:i/>
          <w:iCs/>
        </w:rPr>
        <w:t>OpenUP</w:t>
      </w:r>
      <w:r w:rsidR="00A41763">
        <w:t xml:space="preserve"> </w:t>
      </w:r>
      <w:r w:rsidR="00A41763">
        <w:fldChar w:fldCharType="begin"/>
      </w:r>
      <w:r w:rsidR="00A41763">
        <w:instrText xml:space="preserve"> ADDIN ZOTERO_ITEM CSL_CITATION {"citationID":"2b81dIza","properties":{"formattedCitation":"[1]","plainCitation":"[1]","noteIndex":0},"citationItems":[{"id":64,"uris":["http://zotero.org/users/5489109/items/AA47XHGV"],"uri":["http://zotero.org/users/5489109/items/AA47XHGV"],"itemData":{"id":64,"type":"webpage","title":"Eclipse Process Framework Project (EPF) | The Eclipse Foundation","abstract":"The Eclipse Foundation - home to a global community, the Eclipse IDE, Jakarta EE and over 350 open source projects, including runtimes, tools and frameworks.","URL":"https://www.eclipse.org/epf/","language":"en","author":[{"family":"MacIsaac","given":"Ricardo Balduino","suffix":"Onno van der Straaten,Bruce"}],"accessed":{"date-parts":[["2020",1,28]]}}}],"schema":"https://github.com/citation-style-language/schema/raw/master/csl-citation.json"} </w:instrText>
      </w:r>
      <w:r w:rsidR="00A41763">
        <w:fldChar w:fldCharType="separate"/>
      </w:r>
      <w:r w:rsidR="00A41763" w:rsidRPr="00A41763">
        <w:rPr>
          <w:rFonts w:ascii="Calibri" w:hAnsi="Calibri" w:cs="Calibri"/>
        </w:rPr>
        <w:t>[1]</w:t>
      </w:r>
      <w:r w:rsidR="00A41763">
        <w:fldChar w:fldCharType="end"/>
      </w:r>
      <w:r w:rsidRPr="009C775C">
        <w:t xml:space="preserve">. It is a minimally </w:t>
      </w:r>
      <w:proofErr w:type="gramStart"/>
      <w:r w:rsidRPr="009C775C">
        <w:t>sufficient</w:t>
      </w:r>
      <w:proofErr w:type="gramEnd"/>
      <w:r w:rsidRPr="009C775C">
        <w:t xml:space="preserve"> methodology where only the fundamental contents of the software development are included, but at the same time it covers the complete process of development of a software project.</w:t>
      </w:r>
    </w:p>
    <w:p w14:paraId="3E7B8B60" w14:textId="77777777" w:rsidR="004D13C4" w:rsidRPr="00C52BF0" w:rsidRDefault="004D13C4" w:rsidP="00401F93">
      <w:pPr>
        <w:rPr>
          <w:rFonts w:ascii="Times New Roman" w:hAnsi="Times New Roman" w:cs="Times New Roman"/>
          <w:color w:val="000000" w:themeColor="text1"/>
        </w:rPr>
      </w:pPr>
    </w:p>
    <w:p w14:paraId="0301A111" w14:textId="3B1A1DF5" w:rsidR="00CE548F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Resources</w:t>
      </w:r>
    </w:p>
    <w:p w14:paraId="68C9BC31" w14:textId="77777777" w:rsidR="00B52F82" w:rsidRPr="00C52BF0" w:rsidRDefault="00B52F82" w:rsidP="001A7D01">
      <w:pPr>
        <w:ind w:firstLine="0"/>
        <w:rPr>
          <w:rFonts w:ascii="Times New Roman" w:hAnsi="Times New Roman" w:cs="Times New Roman"/>
          <w:color w:val="000000" w:themeColor="text1"/>
        </w:rPr>
      </w:pPr>
    </w:p>
    <w:p w14:paraId="35EE4C70" w14:textId="5C55BD68" w:rsidR="00B52F82" w:rsidRPr="00C35BBD" w:rsidRDefault="00B52F82" w:rsidP="00B52F82">
      <w:pPr>
        <w:pStyle w:val="Ttulo3"/>
        <w:numPr>
          <w:ilvl w:val="2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Hardware resources</w:t>
      </w:r>
    </w:p>
    <w:p w14:paraId="0A5E602B" w14:textId="77777777" w:rsidR="00B52F82" w:rsidRPr="00C52BF0" w:rsidRDefault="00B52F82" w:rsidP="001A7D01">
      <w:pPr>
        <w:ind w:firstLine="0"/>
        <w:rPr>
          <w:rFonts w:ascii="Times New Roman" w:hAnsi="Times New Roman" w:cs="Times New Roman"/>
          <w:b/>
          <w:bCs/>
          <w:color w:val="000000" w:themeColor="text1"/>
        </w:rPr>
      </w:pPr>
    </w:p>
    <w:p w14:paraId="56CED282" w14:textId="5E3302F9" w:rsidR="00B52F82" w:rsidRDefault="00B52F82" w:rsidP="00B52F82">
      <w:pPr>
        <w:pStyle w:val="Ttulo3"/>
        <w:numPr>
          <w:ilvl w:val="2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Software resources</w:t>
      </w:r>
    </w:p>
    <w:p w14:paraId="66060304" w14:textId="77777777" w:rsidR="00C52BF0" w:rsidRPr="00C52BF0" w:rsidRDefault="00C52BF0" w:rsidP="00C52BF0">
      <w:pPr>
        <w:rPr>
          <w:rFonts w:ascii="Times New Roman" w:hAnsi="Times New Roman" w:cs="Times New Roman"/>
        </w:rPr>
      </w:pPr>
    </w:p>
    <w:p w14:paraId="192744CF" w14:textId="466A8216" w:rsidR="00BB169C" w:rsidRPr="00C35BBD" w:rsidRDefault="00B52F82" w:rsidP="00401F93">
      <w:pPr>
        <w:pStyle w:val="Ttulo1"/>
        <w:numPr>
          <w:ilvl w:val="0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RESULTS</w:t>
      </w:r>
    </w:p>
    <w:p w14:paraId="1522A5FB" w14:textId="6D464375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2054B8F5" w14:textId="2BE470EE" w:rsidR="00135D93" w:rsidRPr="00C35BBD" w:rsidRDefault="00135D93" w:rsidP="00135D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Inception phase</w:t>
      </w:r>
    </w:p>
    <w:p w14:paraId="1D9CB45D" w14:textId="77777777" w:rsidR="00135D93" w:rsidRPr="00C52BF0" w:rsidRDefault="00135D93" w:rsidP="00135D93">
      <w:pPr>
        <w:ind w:firstLine="0"/>
        <w:rPr>
          <w:rFonts w:ascii="Times New Roman" w:hAnsi="Times New Roman" w:cs="Times New Roman"/>
          <w:color w:val="000000" w:themeColor="text1"/>
        </w:rPr>
      </w:pPr>
    </w:p>
    <w:p w14:paraId="5B090EE7" w14:textId="51AE333F" w:rsidR="00135D93" w:rsidRPr="00C35BBD" w:rsidRDefault="00135D93" w:rsidP="00135D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lastRenderedPageBreak/>
        <w:t>Elaboration phase</w:t>
      </w:r>
    </w:p>
    <w:p w14:paraId="22F0D7B9" w14:textId="77777777" w:rsidR="00135D93" w:rsidRPr="00C52BF0" w:rsidRDefault="00135D93" w:rsidP="00135D93">
      <w:pPr>
        <w:rPr>
          <w:rFonts w:ascii="Times New Roman" w:hAnsi="Times New Roman" w:cs="Times New Roman"/>
          <w:color w:val="000000" w:themeColor="text1"/>
        </w:rPr>
      </w:pPr>
    </w:p>
    <w:p w14:paraId="64EA9FA3" w14:textId="7E9DBBD2" w:rsidR="00135D93" w:rsidRPr="00C35BBD" w:rsidRDefault="00135D93" w:rsidP="00135D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Construction phase</w:t>
      </w:r>
    </w:p>
    <w:p w14:paraId="043B6D6B" w14:textId="77777777" w:rsidR="00135D93" w:rsidRPr="00C52BF0" w:rsidRDefault="00135D93" w:rsidP="00135D93">
      <w:pPr>
        <w:rPr>
          <w:rFonts w:ascii="Times New Roman" w:hAnsi="Times New Roman" w:cs="Times New Roman"/>
          <w:color w:val="000000" w:themeColor="text1"/>
        </w:rPr>
      </w:pPr>
    </w:p>
    <w:p w14:paraId="76E14B4E" w14:textId="0FAE9443" w:rsidR="00135D93" w:rsidRDefault="00135D93" w:rsidP="00135D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Transition phase</w:t>
      </w:r>
    </w:p>
    <w:p w14:paraId="37173209" w14:textId="77777777" w:rsidR="00C52BF0" w:rsidRPr="00C52BF0" w:rsidRDefault="00C52BF0" w:rsidP="00C52BF0">
      <w:pPr>
        <w:rPr>
          <w:rFonts w:ascii="Times New Roman" w:hAnsi="Times New Roman" w:cs="Times New Roman"/>
        </w:rPr>
      </w:pPr>
    </w:p>
    <w:p w14:paraId="2128CD18" w14:textId="37469A27" w:rsidR="00BB169C" w:rsidRPr="00C35BBD" w:rsidRDefault="00B52F82" w:rsidP="00401F93">
      <w:pPr>
        <w:pStyle w:val="Ttulo1"/>
        <w:numPr>
          <w:ilvl w:val="0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CONCLUSIONS</w:t>
      </w:r>
    </w:p>
    <w:p w14:paraId="3B96BEF7" w14:textId="77777777" w:rsidR="00BB169C" w:rsidRPr="00C52BF0" w:rsidRDefault="00BB169C" w:rsidP="00401F93">
      <w:pPr>
        <w:rPr>
          <w:rFonts w:ascii="Times New Roman" w:hAnsi="Times New Roman" w:cs="Times New Roman"/>
          <w:color w:val="000000" w:themeColor="text1"/>
        </w:rPr>
      </w:pPr>
    </w:p>
    <w:p w14:paraId="199719A4" w14:textId="4DD03005" w:rsidR="00CE548F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Achievement of the objectives</w:t>
      </w:r>
    </w:p>
    <w:p w14:paraId="79A820BC" w14:textId="77777777" w:rsidR="004D13C4" w:rsidRPr="00C52BF0" w:rsidRDefault="004D13C4" w:rsidP="00401F93">
      <w:pPr>
        <w:rPr>
          <w:rFonts w:ascii="Times New Roman" w:hAnsi="Times New Roman" w:cs="Times New Roman"/>
          <w:color w:val="000000" w:themeColor="text1"/>
        </w:rPr>
      </w:pPr>
    </w:p>
    <w:p w14:paraId="11C08053" w14:textId="564ED47C" w:rsidR="00CD161A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Competenc</w:t>
      </w:r>
      <w:r w:rsidR="00D32130">
        <w:rPr>
          <w:b/>
          <w:bCs/>
          <w:color w:val="000000" w:themeColor="text1"/>
        </w:rPr>
        <w:t>ies</w:t>
      </w:r>
      <w:r w:rsidRPr="00C35BBD">
        <w:rPr>
          <w:b/>
          <w:bCs/>
          <w:color w:val="000000" w:themeColor="text1"/>
        </w:rPr>
        <w:t xml:space="preserve"> justification</w:t>
      </w:r>
    </w:p>
    <w:p w14:paraId="3E2CF1CA" w14:textId="77777777" w:rsidR="00CD161A" w:rsidRPr="00C52BF0" w:rsidRDefault="00CD161A" w:rsidP="00401F93">
      <w:pPr>
        <w:rPr>
          <w:rFonts w:ascii="Times New Roman" w:hAnsi="Times New Roman" w:cs="Times New Roman"/>
          <w:color w:val="000000" w:themeColor="text1"/>
        </w:rPr>
      </w:pPr>
    </w:p>
    <w:p w14:paraId="721EEBE3" w14:textId="23910A05" w:rsidR="00CE548F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Lessons learned</w:t>
      </w:r>
    </w:p>
    <w:p w14:paraId="1860F1B8" w14:textId="369EB2DE" w:rsidR="004D13C4" w:rsidRPr="00C52BF0" w:rsidRDefault="004D13C4" w:rsidP="00401F93">
      <w:pPr>
        <w:rPr>
          <w:rFonts w:ascii="Times New Roman" w:hAnsi="Times New Roman" w:cs="Times New Roman"/>
          <w:color w:val="000000" w:themeColor="text1"/>
        </w:rPr>
      </w:pPr>
    </w:p>
    <w:p w14:paraId="70C301BC" w14:textId="7F98354E" w:rsidR="00CE548F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Future work</w:t>
      </w:r>
    </w:p>
    <w:p w14:paraId="782BA254" w14:textId="77777777" w:rsidR="004D13C4" w:rsidRPr="00C52BF0" w:rsidRDefault="004D13C4" w:rsidP="00401F93">
      <w:pPr>
        <w:rPr>
          <w:rFonts w:ascii="Times New Roman" w:hAnsi="Times New Roman" w:cs="Times New Roman"/>
          <w:color w:val="000000" w:themeColor="text1"/>
        </w:rPr>
      </w:pPr>
    </w:p>
    <w:p w14:paraId="2FDF0713" w14:textId="0E752607" w:rsidR="00CE548F" w:rsidRPr="00C35BBD" w:rsidRDefault="00B52F82" w:rsidP="00401F93">
      <w:pPr>
        <w:pStyle w:val="Ttulo2"/>
        <w:numPr>
          <w:ilvl w:val="1"/>
          <w:numId w:val="1"/>
        </w:numPr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Personal appraisal</w:t>
      </w:r>
    </w:p>
    <w:p w14:paraId="323FE69C" w14:textId="2ADFD189" w:rsidR="004D13C4" w:rsidRPr="00C52BF0" w:rsidRDefault="004D13C4" w:rsidP="00401F93">
      <w:pPr>
        <w:rPr>
          <w:rFonts w:ascii="Times New Roman" w:hAnsi="Times New Roman" w:cs="Times New Roman"/>
          <w:color w:val="000000" w:themeColor="text1"/>
        </w:rPr>
      </w:pPr>
    </w:p>
    <w:p w14:paraId="781DDEA8" w14:textId="67764012" w:rsidR="00CE548F" w:rsidRDefault="0064360E" w:rsidP="00401F93">
      <w:pPr>
        <w:pStyle w:val="Ttulo1"/>
        <w:rPr>
          <w:b/>
          <w:bCs/>
          <w:color w:val="000000" w:themeColor="text1"/>
        </w:rPr>
      </w:pPr>
      <w:r w:rsidRPr="00C35BBD">
        <w:rPr>
          <w:b/>
          <w:bCs/>
          <w:color w:val="000000" w:themeColor="text1"/>
        </w:rPr>
        <w:t>References</w:t>
      </w:r>
    </w:p>
    <w:p w14:paraId="657ECA5F" w14:textId="77777777" w:rsidR="00A41763" w:rsidRPr="00A41763" w:rsidRDefault="00A41763" w:rsidP="00A41763">
      <w:pPr>
        <w:pStyle w:val="Bibliografa"/>
        <w:spacing w:before="240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41763">
        <w:rPr>
          <w:rFonts w:ascii="Times New Roman" w:hAnsi="Times New Roman" w:cs="Times New Roman"/>
        </w:rPr>
        <w:t>[1]</w:t>
      </w:r>
      <w:r w:rsidRPr="00A41763">
        <w:rPr>
          <w:rFonts w:ascii="Times New Roman" w:hAnsi="Times New Roman" w:cs="Times New Roman"/>
        </w:rPr>
        <w:tab/>
        <w:t xml:space="preserve">R. B. MacIsaac </w:t>
      </w:r>
      <w:proofErr w:type="spellStart"/>
      <w:r w:rsidRPr="00A41763">
        <w:rPr>
          <w:rFonts w:ascii="Times New Roman" w:hAnsi="Times New Roman" w:cs="Times New Roman"/>
        </w:rPr>
        <w:t>Onno</w:t>
      </w:r>
      <w:proofErr w:type="spellEnd"/>
      <w:r w:rsidRPr="00A41763">
        <w:rPr>
          <w:rFonts w:ascii="Times New Roman" w:hAnsi="Times New Roman" w:cs="Times New Roman"/>
        </w:rPr>
        <w:t xml:space="preserve"> van der </w:t>
      </w:r>
      <w:proofErr w:type="spellStart"/>
      <w:r w:rsidRPr="00A41763">
        <w:rPr>
          <w:rFonts w:ascii="Times New Roman" w:hAnsi="Times New Roman" w:cs="Times New Roman"/>
        </w:rPr>
        <w:t>Straaten,Bruce</w:t>
      </w:r>
      <w:proofErr w:type="spellEnd"/>
      <w:r w:rsidRPr="00A41763">
        <w:rPr>
          <w:rFonts w:ascii="Times New Roman" w:hAnsi="Times New Roman" w:cs="Times New Roman"/>
        </w:rPr>
        <w:t>, ‘Eclipse Process Framework Project (EPF) | The Eclipse Foundation’. [Online]. Available: https://www.eclipse.org/epf/. [Accessed: 28-Jan-2020].</w:t>
      </w:r>
    </w:p>
    <w:p w14:paraId="3CE99C8D" w14:textId="7F8F379D" w:rsidR="00A41763" w:rsidRPr="00C52BF0" w:rsidRDefault="00A41763" w:rsidP="00A41763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  <w:bookmarkStart w:id="0" w:name="_GoBack"/>
      <w:bookmarkEnd w:id="0"/>
    </w:p>
    <w:sectPr w:rsidR="00A41763" w:rsidRPr="00C52BF0" w:rsidSect="00DC4294">
      <w:footerReference w:type="default" r:id="rId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BD2710" w14:textId="77777777" w:rsidR="00B76965" w:rsidRDefault="00B76965" w:rsidP="00DC4294">
      <w:pPr>
        <w:spacing w:after="0" w:line="240" w:lineRule="auto"/>
      </w:pPr>
      <w:r>
        <w:separator/>
      </w:r>
    </w:p>
  </w:endnote>
  <w:endnote w:type="continuationSeparator" w:id="0">
    <w:p w14:paraId="41890CA2" w14:textId="77777777" w:rsidR="00B76965" w:rsidRDefault="00B76965" w:rsidP="00DC42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88812218"/>
      <w:docPartObj>
        <w:docPartGallery w:val="Page Numbers (Bottom of Page)"/>
        <w:docPartUnique/>
      </w:docPartObj>
    </w:sdtPr>
    <w:sdtEndPr/>
    <w:sdtContent>
      <w:p w14:paraId="525AADCC" w14:textId="1BFA3679" w:rsidR="00DC4294" w:rsidRDefault="00DC4294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3ED96745" w14:textId="6D2BB5B4" w:rsidR="00DC4294" w:rsidRDefault="00DC429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6B13973" w14:textId="77777777" w:rsidR="00B76965" w:rsidRDefault="00B76965" w:rsidP="00DC4294">
      <w:pPr>
        <w:spacing w:after="0" w:line="240" w:lineRule="auto"/>
      </w:pPr>
      <w:r>
        <w:separator/>
      </w:r>
    </w:p>
  </w:footnote>
  <w:footnote w:type="continuationSeparator" w:id="0">
    <w:p w14:paraId="26745A3C" w14:textId="77777777" w:rsidR="00B76965" w:rsidRDefault="00B76965" w:rsidP="00DC429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476337F"/>
    <w:multiLevelType w:val="multilevel"/>
    <w:tmpl w:val="DBDC06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252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11EE"/>
    <w:rsid w:val="00020A09"/>
    <w:rsid w:val="00135D93"/>
    <w:rsid w:val="001A7D01"/>
    <w:rsid w:val="001E4D9E"/>
    <w:rsid w:val="00273A47"/>
    <w:rsid w:val="00366DDB"/>
    <w:rsid w:val="00393185"/>
    <w:rsid w:val="00401F93"/>
    <w:rsid w:val="004D13C4"/>
    <w:rsid w:val="00515CA1"/>
    <w:rsid w:val="005E1158"/>
    <w:rsid w:val="0064360E"/>
    <w:rsid w:val="006B0CE1"/>
    <w:rsid w:val="007C5BA8"/>
    <w:rsid w:val="009011EE"/>
    <w:rsid w:val="009C775C"/>
    <w:rsid w:val="00A41763"/>
    <w:rsid w:val="00B52F82"/>
    <w:rsid w:val="00B76965"/>
    <w:rsid w:val="00BB169C"/>
    <w:rsid w:val="00BC43B5"/>
    <w:rsid w:val="00C35BBD"/>
    <w:rsid w:val="00C37C12"/>
    <w:rsid w:val="00C52BF0"/>
    <w:rsid w:val="00C81D8F"/>
    <w:rsid w:val="00CC0B4B"/>
    <w:rsid w:val="00CD161A"/>
    <w:rsid w:val="00CE548F"/>
    <w:rsid w:val="00D32130"/>
    <w:rsid w:val="00DB5697"/>
    <w:rsid w:val="00DC4294"/>
    <w:rsid w:val="00E336E9"/>
    <w:rsid w:val="00EA1D47"/>
    <w:rsid w:val="00F246F2"/>
    <w:rsid w:val="00F35D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3311332"/>
  <w15:chartTrackingRefBased/>
  <w15:docId w15:val="{A6F5BEFE-093B-4F36-85D6-EE1F719B92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  <w:ind w:firstLine="709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6F2"/>
    <w:rPr>
      <w:lang w:val="en-GB"/>
    </w:rPr>
  </w:style>
  <w:style w:type="paragraph" w:styleId="Ttulo1">
    <w:name w:val="heading 1"/>
    <w:basedOn w:val="Normal"/>
    <w:next w:val="Normal"/>
    <w:link w:val="Ttulo1Car"/>
    <w:uiPriority w:val="9"/>
    <w:qFormat/>
    <w:rsid w:val="00F246F2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246F2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246F2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F246F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246F2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246F2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246F2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246F2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246F2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246F2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246F2"/>
    <w:rPr>
      <w:rFonts w:asciiTheme="majorHAnsi" w:eastAsiaTheme="majorEastAsia" w:hAnsiTheme="majorHAnsi" w:cstheme="majorBidi"/>
      <w:caps/>
      <w:color w:val="44546A" w:themeColor="text2"/>
      <w:spacing w:val="-15"/>
      <w:sz w:val="72"/>
      <w:szCs w:val="72"/>
    </w:rPr>
  </w:style>
  <w:style w:type="character" w:customStyle="1" w:styleId="Ttulo1Car">
    <w:name w:val="Título 1 Car"/>
    <w:basedOn w:val="Fuentedeprrafopredeter"/>
    <w:link w:val="Ttulo1"/>
    <w:uiPriority w:val="9"/>
    <w:rsid w:val="00F246F2"/>
    <w:rPr>
      <w:rFonts w:asciiTheme="majorHAnsi" w:eastAsiaTheme="majorEastAsia" w:hAnsiTheme="majorHAnsi" w:cstheme="majorBidi"/>
      <w:color w:val="1F3864" w:themeColor="accent1" w:themeShade="80"/>
      <w:sz w:val="36"/>
      <w:szCs w:val="36"/>
    </w:rPr>
  </w:style>
  <w:style w:type="character" w:customStyle="1" w:styleId="Ttulo2Car">
    <w:name w:val="Título 2 Car"/>
    <w:basedOn w:val="Fuentedeprrafopredeter"/>
    <w:link w:val="Ttulo2"/>
    <w:uiPriority w:val="9"/>
    <w:rsid w:val="00F246F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246F2"/>
    <w:rPr>
      <w:rFonts w:asciiTheme="majorHAnsi" w:eastAsiaTheme="majorEastAsia" w:hAnsiTheme="majorHAnsi" w:cstheme="majorBidi"/>
      <w:color w:val="2F5496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F246F2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246F2"/>
    <w:rPr>
      <w:rFonts w:asciiTheme="majorHAnsi" w:eastAsiaTheme="majorEastAsia" w:hAnsiTheme="majorHAnsi" w:cstheme="majorBidi"/>
      <w:caps/>
      <w:color w:val="2F5496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246F2"/>
    <w:rPr>
      <w:rFonts w:asciiTheme="majorHAnsi" w:eastAsiaTheme="majorEastAsia" w:hAnsiTheme="majorHAnsi" w:cstheme="majorBidi"/>
      <w:i/>
      <w:iCs/>
      <w:caps/>
      <w:color w:val="1F3864" w:themeColor="accent1" w:themeShade="80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246F2"/>
    <w:rPr>
      <w:rFonts w:asciiTheme="majorHAnsi" w:eastAsiaTheme="majorEastAsia" w:hAnsiTheme="majorHAnsi" w:cstheme="majorBidi"/>
      <w:b/>
      <w:bCs/>
      <w:color w:val="1F3864" w:themeColor="accent1" w:themeShade="80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246F2"/>
    <w:rPr>
      <w:rFonts w:asciiTheme="majorHAnsi" w:eastAsiaTheme="majorEastAsia" w:hAnsiTheme="majorHAnsi" w:cstheme="majorBidi"/>
      <w:b/>
      <w:bCs/>
      <w:i/>
      <w:iCs/>
      <w:color w:val="1F3864" w:themeColor="accent1" w:themeShade="8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246F2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Descripcin">
    <w:name w:val="caption"/>
    <w:basedOn w:val="Normal"/>
    <w:next w:val="Normal"/>
    <w:uiPriority w:val="35"/>
    <w:semiHidden/>
    <w:unhideWhenUsed/>
    <w:qFormat/>
    <w:rsid w:val="00F246F2"/>
    <w:pPr>
      <w:spacing w:line="240" w:lineRule="auto"/>
    </w:pPr>
    <w:rPr>
      <w:b/>
      <w:bCs/>
      <w:smallCaps/>
      <w:color w:val="44546A" w:themeColor="text2"/>
    </w:rPr>
  </w:style>
  <w:style w:type="paragraph" w:styleId="Subttulo">
    <w:name w:val="Subtitle"/>
    <w:basedOn w:val="Normal"/>
    <w:next w:val="Normal"/>
    <w:link w:val="SubttuloCar"/>
    <w:uiPriority w:val="11"/>
    <w:qFormat/>
    <w:rsid w:val="00F246F2"/>
    <w:pPr>
      <w:numPr>
        <w:ilvl w:val="1"/>
      </w:numPr>
      <w:spacing w:after="240" w:line="240" w:lineRule="auto"/>
      <w:ind w:firstLine="709"/>
    </w:pPr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246F2"/>
    <w:rPr>
      <w:rFonts w:asciiTheme="majorHAnsi" w:eastAsiaTheme="majorEastAsia" w:hAnsiTheme="majorHAnsi" w:cstheme="majorBidi"/>
      <w:color w:val="4472C4" w:themeColor="accent1"/>
      <w:sz w:val="28"/>
      <w:szCs w:val="28"/>
    </w:rPr>
  </w:style>
  <w:style w:type="character" w:styleId="Textoennegrita">
    <w:name w:val="Strong"/>
    <w:basedOn w:val="Fuentedeprrafopredeter"/>
    <w:uiPriority w:val="22"/>
    <w:qFormat/>
    <w:rsid w:val="00F246F2"/>
    <w:rPr>
      <w:b/>
      <w:bCs/>
    </w:rPr>
  </w:style>
  <w:style w:type="character" w:styleId="nfasis">
    <w:name w:val="Emphasis"/>
    <w:basedOn w:val="Fuentedeprrafopredeter"/>
    <w:uiPriority w:val="20"/>
    <w:qFormat/>
    <w:rsid w:val="00F246F2"/>
    <w:rPr>
      <w:i/>
      <w:iCs/>
    </w:rPr>
  </w:style>
  <w:style w:type="paragraph" w:styleId="Sinespaciado">
    <w:name w:val="No Spacing"/>
    <w:uiPriority w:val="1"/>
    <w:qFormat/>
    <w:rsid w:val="00F246F2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F246F2"/>
    <w:pPr>
      <w:spacing w:before="120" w:after="120"/>
      <w:ind w:left="720"/>
    </w:pPr>
    <w:rPr>
      <w:color w:val="44546A" w:themeColor="text2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246F2"/>
    <w:rPr>
      <w:color w:val="44546A" w:themeColor="text2"/>
      <w:sz w:val="24"/>
      <w:szCs w:val="24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246F2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246F2"/>
    <w:rPr>
      <w:rFonts w:asciiTheme="majorHAnsi" w:eastAsiaTheme="majorEastAsia" w:hAnsiTheme="majorHAnsi" w:cstheme="majorBidi"/>
      <w:color w:val="44546A" w:themeColor="text2"/>
      <w:spacing w:val="-6"/>
      <w:sz w:val="32"/>
      <w:szCs w:val="32"/>
    </w:rPr>
  </w:style>
  <w:style w:type="character" w:styleId="nfasissutil">
    <w:name w:val="Subtle Emphasis"/>
    <w:basedOn w:val="Fuentedeprrafopredeter"/>
    <w:uiPriority w:val="19"/>
    <w:qFormat/>
    <w:rsid w:val="00F246F2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246F2"/>
    <w:rPr>
      <w:b/>
      <w:bCs/>
      <w:i/>
      <w:iCs/>
    </w:rPr>
  </w:style>
  <w:style w:type="character" w:styleId="Referenciasutil">
    <w:name w:val="Subtle Reference"/>
    <w:basedOn w:val="Fuentedeprrafopredeter"/>
    <w:uiPriority w:val="31"/>
    <w:qFormat/>
    <w:rsid w:val="00F246F2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Referenciaintensa">
    <w:name w:val="Intense Reference"/>
    <w:basedOn w:val="Fuentedeprrafopredeter"/>
    <w:uiPriority w:val="32"/>
    <w:qFormat/>
    <w:rsid w:val="00F246F2"/>
    <w:rPr>
      <w:b/>
      <w:bCs/>
      <w:smallCaps/>
      <w:color w:val="44546A" w:themeColor="text2"/>
      <w:u w:val="single"/>
    </w:rPr>
  </w:style>
  <w:style w:type="character" w:styleId="Ttulodellibro">
    <w:name w:val="Book Title"/>
    <w:basedOn w:val="Fuentedeprrafopredeter"/>
    <w:uiPriority w:val="33"/>
    <w:qFormat/>
    <w:rsid w:val="00F246F2"/>
    <w:rPr>
      <w:b/>
      <w:bCs/>
      <w:smallCaps/>
      <w:spacing w:val="10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F246F2"/>
    <w:pPr>
      <w:outlineLvl w:val="9"/>
    </w:pPr>
  </w:style>
  <w:style w:type="paragraph" w:styleId="Prrafodelista">
    <w:name w:val="List Paragraph"/>
    <w:basedOn w:val="Normal"/>
    <w:uiPriority w:val="34"/>
    <w:qFormat/>
    <w:rsid w:val="00BB169C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DC429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C4294"/>
  </w:style>
  <w:style w:type="paragraph" w:styleId="Piedepgina">
    <w:name w:val="footer"/>
    <w:basedOn w:val="Normal"/>
    <w:link w:val="PiedepginaCar"/>
    <w:uiPriority w:val="99"/>
    <w:unhideWhenUsed/>
    <w:rsid w:val="00DC429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C4294"/>
  </w:style>
  <w:style w:type="character" w:styleId="Textodelmarcadordeposicin">
    <w:name w:val="Placeholder Text"/>
    <w:basedOn w:val="Fuentedeprrafopredeter"/>
    <w:uiPriority w:val="99"/>
    <w:semiHidden/>
    <w:rsid w:val="00DC4294"/>
    <w:rPr>
      <w:color w:val="808080"/>
    </w:rPr>
  </w:style>
  <w:style w:type="paragraph" w:styleId="Bibliografa">
    <w:name w:val="Bibliography"/>
    <w:basedOn w:val="Normal"/>
    <w:next w:val="Normal"/>
    <w:uiPriority w:val="37"/>
    <w:unhideWhenUsed/>
    <w:rsid w:val="00A41763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E5CDF2-BBA5-40A5-B619-56E2E4A6CC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8</TotalTime>
  <Pages>6</Pages>
  <Words>321</Words>
  <Characters>1768</Characters>
  <Application>Microsoft Office Word</Application>
  <DocSecurity>0</DocSecurity>
  <Lines>14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 Manjavacas</dc:creator>
  <cp:keywords/>
  <dc:description/>
  <cp:lastModifiedBy>Antonio Manjavacas</cp:lastModifiedBy>
  <cp:revision>22</cp:revision>
  <dcterms:created xsi:type="dcterms:W3CDTF">2019-10-03T14:09:00Z</dcterms:created>
  <dcterms:modified xsi:type="dcterms:W3CDTF">2020-01-28T1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Jc4ZwFz8"/&gt;&lt;style id="http://www.zotero.org/styles/ieee" locale="en-GB" hasBibliography="1" bibliographyStyleHasBeenSet="1"/&gt;&lt;prefs&gt;&lt;pref name="fieldType" value="Field"/&gt;&lt;/prefs&gt;&lt;/data&gt;</vt:lpwstr>
  </property>
</Properties>
</file>